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3203D0" w14:textId="73262229" w:rsidR="00571CD1" w:rsidRDefault="00E017F7" w:rsidP="009F3C07">
      <w:pPr>
        <w:pStyle w:val="Heading1"/>
        <w:numPr>
          <w:ilvl w:val="0"/>
          <w:numId w:val="1"/>
        </w:numPr>
        <w:rPr>
          <w:lang w:val="en-US"/>
        </w:rPr>
      </w:pPr>
      <w:r w:rsidRPr="00AB77BA">
        <w:rPr>
          <w:lang w:val="en-US"/>
        </w:rPr>
        <w:t>INTRODUCTION</w:t>
      </w:r>
    </w:p>
    <w:p w14:paraId="18F96925" w14:textId="21E2164D" w:rsidR="0009576F" w:rsidRDefault="0009576F" w:rsidP="0009576F">
      <w:pPr>
        <w:rPr>
          <w:lang w:val="en-US"/>
        </w:rPr>
      </w:pPr>
    </w:p>
    <w:p w14:paraId="797E5A3E" w14:textId="365A3410" w:rsidR="00271E4A" w:rsidRDefault="00661CB0" w:rsidP="0009576F">
      <w:pPr>
        <w:rPr>
          <w:lang w:val="en-US"/>
        </w:rPr>
      </w:pPr>
      <w:r>
        <w:rPr>
          <w:lang w:val="en-US"/>
        </w:rPr>
        <w:t xml:space="preserve">This era is an Internet era and no one will disagree with that. Nowadays everything is going online from smaller shopkeepers or fruit sellers to big shopping marts like </w:t>
      </w:r>
      <w:proofErr w:type="spellStart"/>
      <w:r>
        <w:rPr>
          <w:lang w:val="en-US"/>
        </w:rPr>
        <w:t>Wallmart</w:t>
      </w:r>
      <w:proofErr w:type="spellEnd"/>
      <w:r>
        <w:rPr>
          <w:lang w:val="en-US"/>
        </w:rPr>
        <w:t>, Amazon, etc. Every industry is online like footwear, books, clothing, food, etc. And the role of a website has played a major role in this transition. Because to take one’s business online there should be some kind of platform available and websites are one of the easiest available options out there.</w:t>
      </w:r>
    </w:p>
    <w:p w14:paraId="3D8C2AFF" w14:textId="77777777" w:rsidR="00E9485F" w:rsidRDefault="00E9485F" w:rsidP="0009576F">
      <w:pPr>
        <w:rPr>
          <w:lang w:val="en-US"/>
        </w:rPr>
      </w:pPr>
    </w:p>
    <w:p w14:paraId="03BBCA74" w14:textId="3DA1F856" w:rsidR="00E9485F" w:rsidRDefault="000D5B69" w:rsidP="00E9485F">
      <w:pPr>
        <w:pStyle w:val="Heading2"/>
        <w:rPr>
          <w:lang w:val="en-US"/>
        </w:rPr>
      </w:pPr>
      <w:r>
        <w:rPr>
          <w:lang w:val="en-US"/>
        </w:rPr>
        <w:t xml:space="preserve">1.1 Conventional Approach </w:t>
      </w:r>
      <w:proofErr w:type="gramStart"/>
      <w:r>
        <w:rPr>
          <w:lang w:val="en-US"/>
        </w:rPr>
        <w:t>For</w:t>
      </w:r>
      <w:proofErr w:type="gramEnd"/>
      <w:r>
        <w:rPr>
          <w:lang w:val="en-US"/>
        </w:rPr>
        <w:t xml:space="preserve"> Building Websites:</w:t>
      </w:r>
    </w:p>
    <w:p w14:paraId="5487D47B" w14:textId="59E2EA93" w:rsidR="00DB5366" w:rsidRDefault="00FF0342" w:rsidP="0009576F">
      <w:pPr>
        <w:rPr>
          <w:lang w:val="en-US"/>
        </w:rPr>
      </w:pPr>
      <w:r>
        <w:rPr>
          <w:lang w:val="en-US"/>
        </w:rPr>
        <w:t>As mentioned above websites have become tremendously popular but in older times they have been through poor efficiency, poor interactivity, and poor responsiveness overall the websites were not good as websites these days are</w:t>
      </w:r>
      <w:r w:rsidR="00E12425">
        <w:rPr>
          <w:lang w:val="en-US"/>
        </w:rPr>
        <w:t xml:space="preserve"> </w:t>
      </w:r>
      <w:r w:rsidR="00E12425" w:rsidRPr="00E12425">
        <w:rPr>
          <w:rStyle w:val="SubtitleChar"/>
          <w:sz w:val="22"/>
        </w:rPr>
        <w:fldChar w:fldCharType="begin" w:fldLock="1"/>
      </w:r>
      <w:r w:rsidR="00A53078">
        <w:rPr>
          <w:rStyle w:val="SubtitleChar"/>
          <w:sz w:val="22"/>
        </w:rPr>
        <w:instrText>ADDIN CSL_CITATION {"citationItems":[{"id":"ITEM-1","itemData":{"DOI":"10.1109/NWeSP.2008.34","ISBN":"9780769534558","abstract":"Web applications are suffering from poor interactivity and responsiveness towards end users since the conventional browser-based Web applications follow a request-wait response-wait pattern. This pattern leads to high network latency, interface complexity and slow server responsiveness which impair the user experience, decrease customer satisfaction, cut down the number of visits, and, ultimately, reduce revenue to e-businesses. AJAX (Asynchronous JavaScript and XML) is a standardsbased programming technique designed to make Webbased applications more responsive, interactive, and customizable. It is becoming increasingly important to reengineer the traditional web project with AJAX. In this paper, we present a common process to reengineer the traditional web project with AJAX and develop a tool to do the work swiftly, automatically and efficiently. Compared to reengineer a traditional web site with AJAX of medium size, our method will save about 90% workload. This is not only useful for the project manager but also beneficial to the customers. © 2008 IEEE.","author":[{"dropping-particle":"","family":"Wang","given":"Qingling","non-dropping-particle":"","parse-names":false,"suffix":""},{"dropping-particle":"","family":"Liu","given":"Qin","non-dropping-particle":"","parse-names":false,"suffix":""},{"dropping-particle":"","family":"Li","given":"Na","non-dropping-particle":"","parse-names":false,"suffix":""},{"dropping-particle":"","family":"Liu","given":"Yan","non-dropping-particle":"","parse-names":false,"suffix":""}],"container-title":"Proceedings - International Conference on Next Generation Web Services Practices, NWeSP 2008","id":"ITEM-1","issued":{"date-parts":[["2008"]]},"page":"185-190","title":"An automatic approach to reengineering common website with AJAX","type":"article-journal"},"uris":["http://www.mendeley.com/documents/?uuid=5d0a40d1-0d7b-43ba-83e1-b8a7c9d38a05"]},{"id":"ITEM-2","itemData":{"ISBN":"0769528023","author":[{"dropping-particle":"","family":"Mesbah","given":"Ali","non-dropping-particle":"","parse-names":false,"suffix":""},{"dropping-particle":"Van","family":"Deursen","given":"Arie","non-dropping-particle":"","parse-names":false,"suffix":""}],"id":"ITEM-2","issued":{"date-parts":[["2007"]]},"title":"Migrating Multi-page Web Applications to Single-page A JAX Interfaces","type":"article-journal"},"uris":["http://www.mendeley.com/documents/?uuid=85a2aa8f-7195-4c0e-8b55-fc309829c551"]}],"mendeley":{"formattedCitation":"(Mesbah and Deursen, 2007; Wang &lt;i&gt;et al.&lt;/i&gt;, 2008)","plainTextFormattedCitation":"(Mesbah and Deursen, 2007; Wang et al., 2008)","previouslyFormattedCitation":"(Mesbah and Deursen, 2007; Wang &lt;i&gt;et al.&lt;/i&gt;, 2008)"},"properties":{"noteIndex":0},"schema":"https://github.com/citation-style-language/schema/raw/master/csl-citation.json"}</w:instrText>
      </w:r>
      <w:r w:rsidR="00E12425" w:rsidRPr="00E12425">
        <w:rPr>
          <w:rStyle w:val="SubtitleChar"/>
          <w:sz w:val="22"/>
        </w:rPr>
        <w:fldChar w:fldCharType="separate"/>
      </w:r>
      <w:r w:rsidR="00E12425" w:rsidRPr="00E12425">
        <w:rPr>
          <w:rStyle w:val="SubtitleChar"/>
          <w:noProof/>
          <w:sz w:val="22"/>
        </w:rPr>
        <w:t>(Mesbah and Deursen, 2007; Wang et al., 2008)</w:t>
      </w:r>
      <w:r w:rsidR="00E12425" w:rsidRPr="00E12425">
        <w:rPr>
          <w:rStyle w:val="SubtitleChar"/>
          <w:sz w:val="22"/>
        </w:rPr>
        <w:fldChar w:fldCharType="end"/>
      </w:r>
      <w:r>
        <w:rPr>
          <w:lang w:val="en-US"/>
        </w:rPr>
        <w:t xml:space="preserve">. The technology used for building websites was just evolving those days. In an earlier website, on every click </w:t>
      </w:r>
      <w:proofErr w:type="gramStart"/>
      <w:r>
        <w:rPr>
          <w:lang w:val="en-US"/>
        </w:rPr>
        <w:t>pages</w:t>
      </w:r>
      <w:proofErr w:type="gramEnd"/>
      <w:r>
        <w:rPr>
          <w:lang w:val="en-US"/>
        </w:rPr>
        <w:t xml:space="preserve"> used to get reload thus reducing ease of use. The websites were used to be a multi-page interface model. </w:t>
      </w:r>
      <w:proofErr w:type="gramStart"/>
      <w:r>
        <w:rPr>
          <w:lang w:val="en-US"/>
        </w:rPr>
        <w:t>So</w:t>
      </w:r>
      <w:proofErr w:type="gramEnd"/>
      <w:r>
        <w:rPr>
          <w:lang w:val="en-US"/>
        </w:rPr>
        <w:t xml:space="preserve"> every request has to refresh the whole interface so users had to wait every time they want to retrieve some content.</w:t>
      </w:r>
    </w:p>
    <w:p w14:paraId="36675D8B" w14:textId="737585E9" w:rsidR="00AC4802" w:rsidRDefault="00AC4802" w:rsidP="00AC4802">
      <w:pPr>
        <w:pStyle w:val="Heading2"/>
        <w:rPr>
          <w:lang w:val="en-US"/>
        </w:rPr>
      </w:pPr>
      <w:r>
        <w:rPr>
          <w:lang w:val="en-US"/>
        </w:rPr>
        <w:t>1.2 Evolution of AJAX &amp; SPA</w:t>
      </w:r>
      <w:r w:rsidR="006865BE">
        <w:rPr>
          <w:lang w:val="en-US"/>
        </w:rPr>
        <w:t xml:space="preserve"> </w:t>
      </w:r>
      <w:r w:rsidR="00FA4D04">
        <w:rPr>
          <w:lang w:val="en-US"/>
        </w:rPr>
        <w:t>(SINGLE PAGE APPLICATIONS)</w:t>
      </w:r>
    </w:p>
    <w:p w14:paraId="576BD2B1" w14:textId="0E6D2B9B" w:rsidR="00FF0342" w:rsidRDefault="00FF0342" w:rsidP="006200B9">
      <w:pPr>
        <w:rPr>
          <w:rStyle w:val="SubtitleChar"/>
          <w:sz w:val="22"/>
        </w:rPr>
      </w:pPr>
      <w:proofErr w:type="gramStart"/>
      <w:r>
        <w:rPr>
          <w:lang w:val="en-US"/>
        </w:rPr>
        <w:t>Thus</w:t>
      </w:r>
      <w:proofErr w:type="gramEnd"/>
      <w:r>
        <w:rPr>
          <w:lang w:val="en-US"/>
        </w:rPr>
        <w:t xml:space="preserve"> this kind of architecture for building websites today is not recommended so there was a need for some new technology to take over this conventional method. And this new technology is called as savior </w:t>
      </w:r>
      <w:r w:rsidRPr="00FF0342">
        <w:rPr>
          <w:b/>
          <w:bCs/>
          <w:lang w:val="en-US"/>
        </w:rPr>
        <w:t>AJAX</w:t>
      </w:r>
      <w:r>
        <w:rPr>
          <w:lang w:val="en-US"/>
        </w:rPr>
        <w:t xml:space="preserve"> – </w:t>
      </w:r>
      <w:proofErr w:type="spellStart"/>
      <w:r>
        <w:rPr>
          <w:lang w:val="en-US"/>
        </w:rPr>
        <w:t>Asynchorunus</w:t>
      </w:r>
      <w:proofErr w:type="spellEnd"/>
      <w:r>
        <w:rPr>
          <w:lang w:val="en-US"/>
        </w:rPr>
        <w:t xml:space="preserve"> </w:t>
      </w:r>
      <w:proofErr w:type="spellStart"/>
      <w:r>
        <w:rPr>
          <w:lang w:val="en-US"/>
        </w:rPr>
        <w:t>Javascript</w:t>
      </w:r>
      <w:proofErr w:type="spellEnd"/>
      <w:r>
        <w:rPr>
          <w:lang w:val="en-US"/>
        </w:rPr>
        <w:t xml:space="preserve"> and XML. </w:t>
      </w:r>
      <w:r w:rsidR="00DA51AC">
        <w:rPr>
          <w:lang w:val="en-US"/>
        </w:rPr>
        <w:t>Because of this AJAX technology, a new revolution happened in this field of web development. Sometimes it is referred to as web 2.0</w:t>
      </w:r>
      <w:r w:rsidR="00CD6FEA">
        <w:rPr>
          <w:lang w:val="en-US"/>
        </w:rPr>
        <w:t xml:space="preserve"> </w:t>
      </w:r>
      <w:r w:rsidR="00644299" w:rsidRPr="00644299">
        <w:rPr>
          <w:rStyle w:val="SubtitleChar"/>
          <w:sz w:val="22"/>
        </w:rPr>
        <w:fldChar w:fldCharType="begin" w:fldLock="1"/>
      </w:r>
      <w:r w:rsidR="00E12425">
        <w:rPr>
          <w:rStyle w:val="SubtitleChar"/>
          <w:sz w:val="22"/>
        </w:rPr>
        <w:instrText>ADDIN CSL_CITATION {"citationItems":[{"id":"ITEM-1","itemData":{"DOI":"10.1109/CSSS.2012.297","ISBN":"9780769547190","abstract":"As the core technology of Web 2.0, Ajax has caught more and more attention. Xml, as the traditional data load format, needs to be resolved by DOM (Document Object Model ) both in client-side and server-side, which wastes system resource and makes a great reduction of user-friendliness. In this paper, a light-weightdata-interchanging format-JSON (Java Script Object Notation) will be introduced, which provides a higher level of flexibility and efficiency. We make a comparison between JSON and XML through expriment, then use JSON as data-transfering format in an actual project. Results show that JSON is more suitable as a data-loading tool for Ajax applications. © 2012 IEEE.","author":[{"dropping-particle":"","family":"Lin","given":"Boci","non-dropping-particle":"","parse-names":false,"suffix":""},{"dropping-particle":"","family":"Chen","given":"Yan","non-dropping-particle":"","parse-names":false,"suffix":""},{"dropping-particle":"","family":"Chen","given":"Xu","non-dropping-particle":"","parse-names":false,"suffix":""},{"dropping-particle":"","family":"Yu","given":"Yingying","non-dropping-particle":"","parse-names":false,"suffix":""}],"container-title":"Proceedings - 2012 International Conference on Computer Science and Service System, CSSS 2012","id":"ITEM-1","issue":"February 1998","issued":{"date-parts":[["2012"]]},"page":"1174-1177","publisher":"IEEE","title":"Comparison between JSON and XML in Applications Based on AJAX","type":"article-journal"},"uris":["http://www.mendeley.com/documents/?uuid=fee57824-fb43-4331-90e1-9f3ff35559f3"]}],"mendeley":{"formattedCitation":"(Lin &lt;i&gt;et al.&lt;/i&gt;, 2012)","plainTextFormattedCitation":"(Lin et al., 2012)","previouslyFormattedCitation":"(Lin &lt;i&gt;et al.&lt;/i&gt;, 2012)"},"properties":{"noteIndex":0},"schema":"https://github.com/citation-style-language/schema/raw/master/csl-citation.json"}</w:instrText>
      </w:r>
      <w:r w:rsidR="00644299" w:rsidRPr="00644299">
        <w:rPr>
          <w:rStyle w:val="SubtitleChar"/>
          <w:sz w:val="22"/>
        </w:rPr>
        <w:fldChar w:fldCharType="separate"/>
      </w:r>
      <w:r w:rsidR="00644299" w:rsidRPr="00644299">
        <w:rPr>
          <w:rStyle w:val="SubtitleChar"/>
          <w:noProof/>
          <w:sz w:val="22"/>
        </w:rPr>
        <w:t>(Lin et al., 2012)</w:t>
      </w:r>
      <w:r w:rsidR="00644299" w:rsidRPr="00644299">
        <w:rPr>
          <w:rStyle w:val="SubtitleChar"/>
          <w:sz w:val="22"/>
        </w:rPr>
        <w:fldChar w:fldCharType="end"/>
      </w:r>
      <w:r w:rsidR="00DA51AC">
        <w:rPr>
          <w:lang w:val="en-US"/>
        </w:rPr>
        <w:t>.</w:t>
      </w:r>
      <w:r w:rsidR="008F6246">
        <w:rPr>
          <w:lang w:val="en-US"/>
        </w:rPr>
        <w:t xml:space="preserve"> Using Ajax </w:t>
      </w:r>
      <w:proofErr w:type="gramStart"/>
      <w:r w:rsidR="008F6246">
        <w:rPr>
          <w:lang w:val="en-US"/>
        </w:rPr>
        <w:t>technology</w:t>
      </w:r>
      <w:proofErr w:type="gramEnd"/>
      <w:r w:rsidR="008F6246">
        <w:rPr>
          <w:lang w:val="en-US"/>
        </w:rPr>
        <w:t xml:space="preserve"> a single page application can build with ease which was highly needed.</w:t>
      </w:r>
      <w:r w:rsidR="006818C5">
        <w:rPr>
          <w:lang w:val="en-US"/>
        </w:rPr>
        <w:t xml:space="preserve"> These single-page applications are composed of the individual component which can be updated, retrieved, removed independent</w:t>
      </w:r>
      <w:r w:rsidR="00C573AD">
        <w:rPr>
          <w:lang w:val="en-US"/>
        </w:rPr>
        <w:t>ly</w:t>
      </w:r>
      <w:r w:rsidR="006818C5">
        <w:rPr>
          <w:lang w:val="en-US"/>
        </w:rPr>
        <w:t xml:space="preserve"> of each other.</w:t>
      </w:r>
      <w:r w:rsidR="00C573AD">
        <w:rPr>
          <w:lang w:val="en-US"/>
        </w:rPr>
        <w:t xml:space="preserve"> And because of this, the need </w:t>
      </w:r>
      <w:r w:rsidR="008C568F">
        <w:rPr>
          <w:lang w:val="en-US"/>
        </w:rPr>
        <w:t>to</w:t>
      </w:r>
      <w:r w:rsidR="00C573AD">
        <w:rPr>
          <w:lang w:val="en-US"/>
        </w:rPr>
        <w:t xml:space="preserve"> reloading every page on user click or any action is eliminated</w:t>
      </w:r>
      <w:r w:rsidR="006818C5">
        <w:rPr>
          <w:lang w:val="en-US"/>
        </w:rPr>
        <w:t xml:space="preserve"> </w:t>
      </w:r>
      <w:r w:rsidR="00C573AD">
        <w:rPr>
          <w:lang w:val="en-US"/>
        </w:rPr>
        <w:t>thus the features lacking in a conventional approach like Interactivity, Responsiveness &amp; User Satisfactions were obtained</w:t>
      </w:r>
      <w:r w:rsidR="007C40FA">
        <w:rPr>
          <w:lang w:val="en-US"/>
        </w:rPr>
        <w:t>.</w:t>
      </w:r>
      <w:r w:rsidR="006251AF">
        <w:rPr>
          <w:lang w:val="en-US"/>
        </w:rPr>
        <w:t xml:space="preserve"> </w:t>
      </w:r>
      <w:r w:rsidR="006251AF"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51AF" w:rsidRPr="006D1DCE">
        <w:rPr>
          <w:rStyle w:val="SubtitleChar"/>
          <w:sz w:val="22"/>
        </w:rPr>
        <w:fldChar w:fldCharType="separate"/>
      </w:r>
      <w:r w:rsidR="006251AF" w:rsidRPr="006D1DCE">
        <w:rPr>
          <w:rStyle w:val="SubtitleChar"/>
          <w:noProof/>
          <w:sz w:val="22"/>
        </w:rPr>
        <w:t>(Mesbah and Deursen, 2007)</w:t>
      </w:r>
      <w:r w:rsidR="006251AF" w:rsidRPr="006D1DCE">
        <w:rPr>
          <w:rStyle w:val="SubtitleChar"/>
          <w:sz w:val="22"/>
        </w:rPr>
        <w:fldChar w:fldCharType="end"/>
      </w:r>
      <w:r w:rsidR="006200B9">
        <w:rPr>
          <w:rStyle w:val="SubtitleChar"/>
          <w:sz w:val="22"/>
        </w:rPr>
        <w:t xml:space="preserve">. </w:t>
      </w:r>
      <w:r w:rsidR="006200B9">
        <w:t>Nowadays organizations and businesses are migrating websites build using an old conventional approach to this newly evolved Single Page Web Application knows as SPA based on AJAX technology.</w:t>
      </w:r>
      <w:r w:rsidR="006200B9" w:rsidRPr="006200B9">
        <w:rPr>
          <w:rStyle w:val="SubtitleChar"/>
          <w:sz w:val="22"/>
        </w:rPr>
        <w:t xml:space="preserve"> </w:t>
      </w:r>
      <w:r w:rsidR="006200B9" w:rsidRPr="006D1DCE">
        <w:rPr>
          <w:rStyle w:val="SubtitleChar"/>
          <w:sz w:val="22"/>
        </w:rPr>
        <w:fldChar w:fldCharType="begin" w:fldLock="1"/>
      </w:r>
      <w:r w:rsidR="00644299">
        <w:rPr>
          <w:rStyle w:val="SubtitleChar"/>
          <w:sz w:val="22"/>
        </w:rPr>
        <w:instrText>ADDIN CSL_CITATION {"citationItems":[{"id":"ITEM-1","itemData":{"ISBN":"0769528023","author":[{"dropping-particle":"","family":"Mesbah","given":"Ali","non-dropping-particle":"","parse-names":false,"suffix":""},{"dropping-particle":"Van","family":"Deursen","given":"Arie","non-dropping-particle":"","parse-names":false,"suffix":""}],"id":"ITEM-1","issued":{"date-parts":[["2007"]]},"title":"Migrating Multi-page Web Applications to Single-page A JAX Interfaces","type":"article-journal"},"uris":["http://www.mendeley.com/documents/?uuid=85a2aa8f-7195-4c0e-8b55-fc309829c551"]}],"mendeley":{"formattedCitation":"(Mesbah and Deursen, 2007)","plainTextFormattedCitation":"(Mesbah and Deursen, 2007)","previouslyFormattedCitation":"(Mesbah and Deursen, 2007)"},"properties":{"noteIndex":0},"schema":"https://github.com/citation-style-language/schema/raw/master/csl-citation.json"}</w:instrText>
      </w:r>
      <w:r w:rsidR="006200B9" w:rsidRPr="006D1DCE">
        <w:rPr>
          <w:rStyle w:val="SubtitleChar"/>
          <w:sz w:val="22"/>
        </w:rPr>
        <w:fldChar w:fldCharType="separate"/>
      </w:r>
      <w:r w:rsidR="006200B9" w:rsidRPr="006D1DCE">
        <w:rPr>
          <w:rStyle w:val="SubtitleChar"/>
          <w:noProof/>
          <w:sz w:val="22"/>
        </w:rPr>
        <w:t>(Mesbah and Deursen, 2007)</w:t>
      </w:r>
      <w:r w:rsidR="006200B9" w:rsidRPr="006D1DCE">
        <w:rPr>
          <w:rStyle w:val="SubtitleChar"/>
          <w:sz w:val="22"/>
        </w:rPr>
        <w:fldChar w:fldCharType="end"/>
      </w:r>
      <w:r w:rsidR="0092083C">
        <w:rPr>
          <w:rStyle w:val="SubtitleChar"/>
          <w:sz w:val="22"/>
        </w:rPr>
        <w:t>.</w:t>
      </w:r>
    </w:p>
    <w:p w14:paraId="0F5D1846" w14:textId="544195E4" w:rsidR="00CB5804" w:rsidRDefault="00CB5804" w:rsidP="00CB5804">
      <w:pPr>
        <w:pStyle w:val="Heading2"/>
        <w:rPr>
          <w:lang w:val="en-US"/>
        </w:rPr>
      </w:pPr>
      <w:r>
        <w:rPr>
          <w:lang w:val="en-US"/>
        </w:rPr>
        <w:t>1.3 SPA Frameworks</w:t>
      </w:r>
    </w:p>
    <w:p w14:paraId="59D5724A" w14:textId="532A0DB7" w:rsidR="00E41E49" w:rsidRDefault="00AC4909" w:rsidP="00E41E49">
      <w:pPr>
        <w:rPr>
          <w:lang w:val="en-US"/>
        </w:rPr>
      </w:pPr>
      <w:proofErr w:type="spellStart"/>
      <w:r>
        <w:rPr>
          <w:lang w:val="en-US"/>
        </w:rPr>
        <w:t>Javascript</w:t>
      </w:r>
      <w:proofErr w:type="spellEnd"/>
      <w:r>
        <w:rPr>
          <w:lang w:val="en-US"/>
        </w:rPr>
        <w:t xml:space="preserve"> is the most widely known if not most commonly used programming language for the browsers and building high-end web applications.</w:t>
      </w:r>
      <w:r w:rsidR="002326DF">
        <w:rPr>
          <w:lang w:val="en-US"/>
        </w:rPr>
        <w:t xml:space="preserve"> As a result of the use of </w:t>
      </w:r>
      <w:proofErr w:type="spellStart"/>
      <w:r w:rsidR="002326DF">
        <w:rPr>
          <w:lang w:val="en-US"/>
        </w:rPr>
        <w:t>javascript</w:t>
      </w:r>
      <w:proofErr w:type="spellEnd"/>
      <w:r w:rsidR="002326DF">
        <w:rPr>
          <w:lang w:val="en-US"/>
        </w:rPr>
        <w:t xml:space="preserve"> &amp; AJAX, the Single Page Applications have been evolved. Also, the community for websites is increasing day by days the contribution offered by them is huge resulting in the rise of </w:t>
      </w:r>
      <w:r w:rsidR="00BE2794">
        <w:rPr>
          <w:lang w:val="en-US"/>
        </w:rPr>
        <w:t>new</w:t>
      </w:r>
      <w:r w:rsidR="002326DF">
        <w:rPr>
          <w:lang w:val="en-US"/>
        </w:rPr>
        <w:t xml:space="preserve"> framework</w:t>
      </w:r>
      <w:r w:rsidR="00BE2794">
        <w:rPr>
          <w:lang w:val="en-US"/>
        </w:rPr>
        <w:t>s</w:t>
      </w:r>
      <w:r w:rsidR="002326DF">
        <w:rPr>
          <w:lang w:val="en-US"/>
        </w:rPr>
        <w:t>.</w:t>
      </w:r>
      <w:r w:rsidR="007C2092">
        <w:rPr>
          <w:lang w:val="en-US"/>
        </w:rPr>
        <w:t xml:space="preserve"> Because of the increasing use of </w:t>
      </w:r>
      <w:proofErr w:type="spellStart"/>
      <w:r w:rsidR="007C2092">
        <w:rPr>
          <w:lang w:val="en-US"/>
        </w:rPr>
        <w:t>javascript</w:t>
      </w:r>
      <w:proofErr w:type="spellEnd"/>
      <w:r w:rsidR="007C2092">
        <w:rPr>
          <w:lang w:val="en-US"/>
        </w:rPr>
        <w:t xml:space="preserve"> </w:t>
      </w:r>
      <w:r w:rsidR="007C2092">
        <w:rPr>
          <w:lang w:val="en-US"/>
        </w:rPr>
        <w:lastRenderedPageBreak/>
        <w:t>and AJAX technologies and SPAs so many frameworks got created to support a new approach for building modern websites.</w:t>
      </w:r>
      <w:r w:rsidR="004839C7">
        <w:rPr>
          <w:lang w:val="en-US"/>
        </w:rPr>
        <w:t xml:space="preserve"> </w:t>
      </w:r>
      <w:r w:rsidR="00782F75">
        <w:rPr>
          <w:lang w:val="en-US"/>
        </w:rPr>
        <w:t xml:space="preserve">For </w:t>
      </w:r>
      <w:proofErr w:type="gramStart"/>
      <w:r w:rsidR="00782F75">
        <w:rPr>
          <w:lang w:val="en-US"/>
        </w:rPr>
        <w:t>example</w:t>
      </w:r>
      <w:proofErr w:type="gramEnd"/>
      <w:r w:rsidR="00782F75">
        <w:rPr>
          <w:lang w:val="en-US"/>
        </w:rPr>
        <w:t xml:space="preserve"> Angular, ReactJS, Backbone.js, etc.</w:t>
      </w:r>
    </w:p>
    <w:p w14:paraId="756BE780" w14:textId="460B32E4" w:rsidR="00782F75" w:rsidRDefault="00782F75" w:rsidP="00E41E49">
      <w:pPr>
        <w:rPr>
          <w:lang w:val="en-US"/>
        </w:rPr>
      </w:pPr>
      <w:r>
        <w:rPr>
          <w:lang w:val="en-US"/>
        </w:rPr>
        <w:t>Using this modern framework helps in various methods while developing the app, it makes us write less &amp; specific code, it improves the efficiency of the codes, removes extra boilerplate code, etc. but as every coin has two sides there are some drawbacks of using frameworks as well. Because of this while deciding the right framework while building a new application or migrating the old application to the new application it becomes a headache for developers. As there are pros and cons in every framework.</w:t>
      </w:r>
      <w:r w:rsidR="00914FAB">
        <w:rPr>
          <w:lang w:val="en-US"/>
        </w:rPr>
        <w:t xml:space="preserve"> </w:t>
      </w:r>
      <w:r w:rsidR="00A53078" w:rsidRPr="00A53078">
        <w:rPr>
          <w:rStyle w:val="SubtitleChar"/>
          <w:sz w:val="22"/>
        </w:rPr>
        <w:fldChar w:fldCharType="begin" w:fldLock="1"/>
      </w:r>
      <w:r w:rsidR="00FD1BF1">
        <w:rPr>
          <w:rStyle w:val="SubtitleChar"/>
          <w:sz w:val="22"/>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id":"ITEM-2","itemData":{"author":[{"dropping-particle":"","family":"Koetsier","given":"Jaap","non-dropping-particle":"","parse-names":false,"suffix":""}],"id":"ITEM-2","issued":{"date-parts":[["2016"]]},"page":"56","title":"Evaluation of JavaScript frame- works for the development of a web-based user interface for Vampires","type":"article-journal"},"uris":["http://www.mendeley.com/documents/?uuid=eb8ff1af-321d-4c40-941b-5eab298cbfbd"]},{"id":"ITEM-3","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3","issued":{"date-parts":[["2017"]]},"page":"31 - 33","title":"Benchmarking JavaScript Frameworks","type":"article-journal"},"uris":["http://www.mendeley.com/documents/?uuid=04442505-3f95-4242-ba00-1f717f8b653a"]}],"mendeley":{"formattedCitation":"(Gizas, Christodoulou and Papatheodorou, 2012; Koetsier, 2016; Lawrence, 2017)","plainTextFormattedCitation":"(Gizas, Christodoulou and Papatheodorou, 2012; Koetsier, 2016; Lawrence, 2017)","previouslyFormattedCitation":"(Gizas, Christodoulou and Papatheodorou, 2012; Koetsier, 2016; Lawrence, 2017)"},"properties":{"noteIndex":0},"schema":"https://github.com/citation-style-language/schema/raw/master/csl-citation.json"}</w:instrText>
      </w:r>
      <w:r w:rsidR="00A53078" w:rsidRPr="00A53078">
        <w:rPr>
          <w:rStyle w:val="SubtitleChar"/>
          <w:sz w:val="22"/>
        </w:rPr>
        <w:fldChar w:fldCharType="separate"/>
      </w:r>
      <w:r w:rsidR="00A53078" w:rsidRPr="00A53078">
        <w:rPr>
          <w:rStyle w:val="SubtitleChar"/>
          <w:noProof/>
          <w:sz w:val="22"/>
        </w:rPr>
        <w:t>(Gizas, Christodoulou and Papatheodorou, 2012; Koetsier, 2016; Lawrence, 2017)</w:t>
      </w:r>
      <w:r w:rsidR="00A53078" w:rsidRPr="00A53078">
        <w:rPr>
          <w:rStyle w:val="SubtitleChar"/>
          <w:sz w:val="22"/>
        </w:rPr>
        <w:fldChar w:fldCharType="end"/>
      </w:r>
    </w:p>
    <w:p w14:paraId="4A5494ED" w14:textId="74A3072F" w:rsidR="00F96D33" w:rsidRDefault="00F96D33" w:rsidP="00E41E49">
      <w:pPr>
        <w:rPr>
          <w:lang w:val="en-US"/>
        </w:rPr>
      </w:pPr>
      <w:proofErr w:type="gramStart"/>
      <w:r>
        <w:rPr>
          <w:lang w:val="en-US"/>
        </w:rPr>
        <w:t>So</w:t>
      </w:r>
      <w:proofErr w:type="gramEnd"/>
      <w:r>
        <w:rPr>
          <w:lang w:val="en-US"/>
        </w:rPr>
        <w:t xml:space="preserve"> in this work number of </w:t>
      </w:r>
      <w:r w:rsidRPr="00F96D33">
        <w:rPr>
          <w:b/>
          <w:bCs/>
          <w:lang w:val="en-US"/>
        </w:rPr>
        <w:t>SINGLE PAGE APPLICATION</w:t>
      </w:r>
      <w:r>
        <w:rPr>
          <w:lang w:val="en-US"/>
        </w:rPr>
        <w:t xml:space="preserve"> </w:t>
      </w:r>
      <w:proofErr w:type="spellStart"/>
      <w:r>
        <w:rPr>
          <w:lang w:val="en-US"/>
        </w:rPr>
        <w:t>javascript</w:t>
      </w:r>
      <w:proofErr w:type="spellEnd"/>
      <w:r>
        <w:rPr>
          <w:lang w:val="en-US"/>
        </w:rPr>
        <w:t xml:space="preserve"> frameworks </w:t>
      </w:r>
      <w:r w:rsidR="00A53078">
        <w:rPr>
          <w:lang w:val="en-US"/>
        </w:rPr>
        <w:t>is</w:t>
      </w:r>
      <w:r>
        <w:rPr>
          <w:lang w:val="en-US"/>
        </w:rPr>
        <w:t xml:space="preserve"> chosen and their performances are measured based on various performance factors.</w:t>
      </w:r>
    </w:p>
    <w:p w14:paraId="2D577F6D" w14:textId="10C03B10" w:rsidR="00E74A02" w:rsidRDefault="00E74A02" w:rsidP="00E41E49">
      <w:pPr>
        <w:rPr>
          <w:lang w:val="en-US"/>
        </w:rPr>
      </w:pPr>
    </w:p>
    <w:p w14:paraId="39A68CB6" w14:textId="13257B43" w:rsidR="00E74A02" w:rsidRDefault="007B5770" w:rsidP="007B5770">
      <w:pPr>
        <w:pStyle w:val="Heading1"/>
        <w:rPr>
          <w:lang w:val="en-US"/>
        </w:rPr>
      </w:pPr>
      <w:r>
        <w:rPr>
          <w:lang w:val="en-US"/>
        </w:rPr>
        <w:t>2. OBJECTIVES</w:t>
      </w:r>
    </w:p>
    <w:p w14:paraId="1FF686E5" w14:textId="2E8388B3" w:rsidR="009108D5" w:rsidRDefault="009108D5" w:rsidP="009108D5">
      <w:pPr>
        <w:pStyle w:val="Heading1"/>
        <w:rPr>
          <w:lang w:val="en-US"/>
        </w:rPr>
      </w:pPr>
      <w:r>
        <w:rPr>
          <w:lang w:val="en-US"/>
        </w:rPr>
        <w:t>3. RESEARCH QUESTIONS</w:t>
      </w:r>
    </w:p>
    <w:p w14:paraId="07200C67" w14:textId="35158364" w:rsidR="009108D5" w:rsidRDefault="009108D5" w:rsidP="009108D5">
      <w:pPr>
        <w:pStyle w:val="Heading1"/>
        <w:rPr>
          <w:lang w:val="en-US"/>
        </w:rPr>
      </w:pPr>
      <w:r>
        <w:rPr>
          <w:lang w:val="en-US"/>
        </w:rPr>
        <w:t>4. LITERATURE REVIEW</w:t>
      </w:r>
    </w:p>
    <w:p w14:paraId="155E5EDC" w14:textId="6069D4FE" w:rsidR="00826F73" w:rsidRDefault="00826F73" w:rsidP="00826F73">
      <w:pPr>
        <w:rPr>
          <w:lang w:val="en-US"/>
        </w:rPr>
      </w:pPr>
    </w:p>
    <w:p w14:paraId="571D0185" w14:textId="630DCDC9" w:rsidR="00826F73" w:rsidRDefault="00E0219A" w:rsidP="00826F73">
      <w:pPr>
        <w:rPr>
          <w:lang w:val="en-US"/>
        </w:rPr>
      </w:pPr>
      <w:r>
        <w:rPr>
          <w:lang w:val="en-US"/>
        </w:rPr>
        <w:t xml:space="preserve">Since </w:t>
      </w:r>
      <w:r w:rsidR="00325B47">
        <w:rPr>
          <w:lang w:val="en-US"/>
        </w:rPr>
        <w:t>JavaScript</w:t>
      </w:r>
      <w:r>
        <w:rPr>
          <w:lang w:val="en-US"/>
        </w:rPr>
        <w:t xml:space="preserve"> and its frameworks are still evolving to achieve new heights in the field of web application development, there is still a lot of work to be done to improve it more. But some people have contributed to the community by comparing and benchmarking the few of the frameworks based on certain criteria.</w:t>
      </w:r>
    </w:p>
    <w:p w14:paraId="1C156CED" w14:textId="03E84B48" w:rsidR="00E0219A" w:rsidRDefault="00325B47" w:rsidP="00325B47">
      <w:r>
        <w:rPr>
          <w:lang w:val="en-US"/>
        </w:rPr>
        <w:t xml:space="preserve">In the year 2012 </w:t>
      </w:r>
      <w:proofErr w:type="spellStart"/>
      <w:r w:rsidR="00493650" w:rsidRPr="00493650">
        <w:rPr>
          <w:lang w:val="en-US"/>
        </w:rPr>
        <w:t>Gizas</w:t>
      </w:r>
      <w:proofErr w:type="spellEnd"/>
      <w:r w:rsidR="00493650" w:rsidRPr="00493650">
        <w:rPr>
          <w:lang w:val="en-US"/>
        </w:rPr>
        <w:t>, Christodoulou</w:t>
      </w:r>
      <w:r w:rsidR="00C94F6A">
        <w:rPr>
          <w:lang w:val="en-US"/>
        </w:rPr>
        <w:t>,</w:t>
      </w:r>
      <w:r w:rsidR="00493650" w:rsidRPr="00493650">
        <w:rPr>
          <w:lang w:val="en-US"/>
        </w:rPr>
        <w:t xml:space="preserve"> and </w:t>
      </w:r>
      <w:proofErr w:type="spellStart"/>
      <w:r w:rsidR="00493650" w:rsidRPr="00493650">
        <w:rPr>
          <w:lang w:val="en-US"/>
        </w:rPr>
        <w:t>Papatheodorou</w:t>
      </w:r>
      <w:proofErr w:type="spellEnd"/>
      <w:r>
        <w:rPr>
          <w:lang w:val="en-US"/>
        </w:rPr>
        <w:t xml:space="preserve"> conducted the diverse quality, performance and validations test on the frameworks like Dojo 1.7.2, </w:t>
      </w:r>
      <w:proofErr w:type="spellStart"/>
      <w:r>
        <w:rPr>
          <w:lang w:val="en-US"/>
        </w:rPr>
        <w:t>ExtJS</w:t>
      </w:r>
      <w:proofErr w:type="spellEnd"/>
      <w:r>
        <w:rPr>
          <w:lang w:val="en-US"/>
        </w:rPr>
        <w:t xml:space="preserve"> 4.0.7, jQuery 1.7.0, </w:t>
      </w:r>
      <w:proofErr w:type="spellStart"/>
      <w:r>
        <w:rPr>
          <w:lang w:val="en-US"/>
        </w:rPr>
        <w:t>MooTools</w:t>
      </w:r>
      <w:proofErr w:type="spellEnd"/>
      <w:r>
        <w:rPr>
          <w:lang w:val="en-US"/>
        </w:rPr>
        <w:t xml:space="preserve"> 1.4.4, Prototype 1.7 &amp; YU12 2.9.0. The performance tests were performed by using tools like </w:t>
      </w:r>
      <w:proofErr w:type="spellStart"/>
      <w:r>
        <w:t>JSmeter</w:t>
      </w:r>
      <w:proofErr w:type="spellEnd"/>
      <w:r>
        <w:t xml:space="preserve"> (jsmeter.info), </w:t>
      </w:r>
      <w:proofErr w:type="spellStart"/>
      <w:r>
        <w:t>Cloc</w:t>
      </w:r>
      <w:proofErr w:type="spellEnd"/>
      <w:r>
        <w:t xml:space="preserve"> </w:t>
      </w:r>
      <w:r>
        <w:t>(cloc.sourceforge.net)</w:t>
      </w:r>
      <w:r>
        <w:t>,</w:t>
      </w:r>
      <w:r>
        <w:t xml:space="preserve"> and Understand (scitools.com). </w:t>
      </w:r>
      <w:r w:rsidR="00123183">
        <w:t xml:space="preserve"> there were different metrics of performances like size metrics, maintainable metrics &amp; complexity metrics and they observed the following measures.</w:t>
      </w:r>
      <w:r w:rsidR="00FD1BF1">
        <w:t xml:space="preserve"> </w:t>
      </w:r>
      <w:r w:rsidR="00FD1BF1" w:rsidRPr="00FD1BF1">
        <w:rPr>
          <w:rStyle w:val="SubtitleChar"/>
          <w:sz w:val="22"/>
        </w:rPr>
        <w:fldChar w:fldCharType="begin" w:fldLock="1"/>
      </w:r>
      <w:r w:rsidR="00F3590E">
        <w:rPr>
          <w:rStyle w:val="SubtitleChar"/>
          <w:sz w:val="22"/>
        </w:rPr>
        <w:instrText>ADDIN CSL_CITATION {"citationItems":[{"id":"ITEM-1","itemData":{"DOI":"10.1145/2187980.2188103","ISBN":"9781450312301","abstract":"For web programmers, it is important to choose the proper JavaScript framework that not only serves their current web project needs, but also provides code of high quality and good performance. The scope of this work is to provide a thorough quality and performance evaluation of the most popular JavaScript frameworks, taking into account well established software quality factors and performance tests. The major outcome is that we highlight the pros and cons of JavaScript frameworks in various areas of interest and signify which and where are the problematical points of their code, that probably need to be improved in the next versions. Copyright is held by the author/owner(s).","author":[{"dropping-particle":"","family":"Gizas","given":"Andreas B.","non-dropping-particle":"","parse-names":false,"suffix":""},{"dropping-particle":"","family":"Christodoulou","given":"Sotiris P.","non-dropping-particle":"","parse-names":false,"suffix":""},{"dropping-particle":"","family":"Papatheodorou","given":"Theodore S.","non-dropping-particle":"","parse-names":false,"suffix":""}],"container-title":"WWW'12 - Proceedings of the 21st Annual Conference on World Wide Web Companion","id":"ITEM-1","issue":"Cc","issued":{"date-parts":[["2012"]]},"page":"513-514","title":"Comparative evaluation of JavaScript frameworks","type":"article-journal"},"uris":["http://www.mendeley.com/documents/?uuid=bc894e9d-cf8a-42e7-bea2-aa0a322cb343"]}],"mendeley":{"formattedCitation":"(Gizas, Christodoulou and Papatheodorou, 2012)","plainTextFormattedCitation":"(Gizas, Christodoulou and Papatheodorou, 2012)","previouslyFormattedCitation":"(Gizas, Christodoulou and Papatheodorou, 2012)"},"properties":{"noteIndex":0},"schema":"https://github.com/citation-style-language/schema/raw/master/csl-citation.json"}</w:instrText>
      </w:r>
      <w:r w:rsidR="00FD1BF1" w:rsidRPr="00FD1BF1">
        <w:rPr>
          <w:rStyle w:val="SubtitleChar"/>
          <w:sz w:val="22"/>
        </w:rPr>
        <w:fldChar w:fldCharType="separate"/>
      </w:r>
      <w:r w:rsidR="00FD1BF1" w:rsidRPr="00FD1BF1">
        <w:rPr>
          <w:rStyle w:val="SubtitleChar"/>
          <w:noProof/>
          <w:sz w:val="22"/>
        </w:rPr>
        <w:t>(Gizas, Christodoulou and Papatheodorou, 2012)</w:t>
      </w:r>
      <w:r w:rsidR="00FD1BF1" w:rsidRPr="00FD1BF1">
        <w:rPr>
          <w:rStyle w:val="SubtitleChar"/>
          <w:sz w:val="22"/>
        </w:rPr>
        <w:fldChar w:fldCharType="end"/>
      </w:r>
      <w:r w:rsidR="00493650">
        <w:rPr>
          <w:rStyle w:val="SubtitleChar"/>
          <w:sz w:val="22"/>
        </w:rPr>
        <w:t>.</w:t>
      </w:r>
    </w:p>
    <w:p w14:paraId="33BC75CE" w14:textId="139B0DD9" w:rsidR="00123183" w:rsidRDefault="00123183" w:rsidP="00325B47">
      <w:r w:rsidRPr="00123183">
        <w:rPr>
          <w:noProof/>
        </w:rPr>
        <w:lastRenderedPageBreak/>
        <w:drawing>
          <wp:inline distT="0" distB="0" distL="0" distR="0" wp14:anchorId="092AF562" wp14:editId="3E74F653">
            <wp:extent cx="5731510" cy="29984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31510" cy="2998470"/>
                    </a:xfrm>
                    <a:prstGeom prst="rect">
                      <a:avLst/>
                    </a:prstGeom>
                    <a:noFill/>
                    <a:ln>
                      <a:noFill/>
                    </a:ln>
                  </pic:spPr>
                </pic:pic>
              </a:graphicData>
            </a:graphic>
          </wp:inline>
        </w:drawing>
      </w:r>
    </w:p>
    <w:p w14:paraId="70D8EEF2" w14:textId="0B0ABBBA" w:rsidR="000F2200" w:rsidRDefault="003244C3" w:rsidP="00C72740">
      <w:pPr>
        <w:rPr>
          <w:rStyle w:val="SubtitleChar"/>
          <w:sz w:val="22"/>
        </w:rPr>
      </w:pPr>
      <w:r>
        <w:t xml:space="preserve">Later </w:t>
      </w:r>
      <w:proofErr w:type="gramStart"/>
      <w:r>
        <w:t>on</w:t>
      </w:r>
      <w:proofErr w:type="gramEnd"/>
      <w:r>
        <w:t xml:space="preserve"> in the year 2017, a student from Dublin Institute of Technology worked on benchmarking various JSF as a thesis project.</w:t>
      </w:r>
      <w:r w:rsidR="007C5A4C">
        <w:t xml:space="preserve"> The approach used in this work is using a TODOMVC application. This application is an open-source application on GITHUB. This application is build using all the available </w:t>
      </w:r>
      <w:proofErr w:type="spellStart"/>
      <w:r w:rsidR="007C5A4C">
        <w:t>java</w:t>
      </w:r>
      <w:r w:rsidR="007C5A4C" w:rsidRPr="00410962">
        <w:t>script</w:t>
      </w:r>
      <w:proofErr w:type="spellEnd"/>
      <w:r w:rsidR="007C5A4C" w:rsidRPr="00410962">
        <w:t xml:space="preserve">. This application can be used for frameworks of your choice and different performance result can be obtained. In this work, the following metrics were observed for different </w:t>
      </w:r>
      <w:proofErr w:type="spellStart"/>
      <w:r w:rsidR="007C5A4C" w:rsidRPr="00410962">
        <w:t>javascript</w:t>
      </w:r>
      <w:proofErr w:type="spellEnd"/>
      <w:r w:rsidR="007C5A4C" w:rsidRPr="00410962">
        <w:t xml:space="preserve"> frameworks. Lines of Code, Cyclomatic Complexity, Halstead Complexity, Maintainability Index, Database metrics, Page-load/render-time, Speed index, Render</w:t>
      </w:r>
      <w:r w:rsidR="00F422F1" w:rsidRPr="00410962">
        <w:t>,</w:t>
      </w:r>
      <w:r w:rsidR="007C5A4C" w:rsidRPr="00410962">
        <w:t xml:space="preserve"> and frame measurements</w:t>
      </w:r>
      <w:r w:rsidR="002F6B5D" w:rsidRPr="00410962">
        <w:t>.</w:t>
      </w:r>
      <w:r w:rsidR="00F3590E" w:rsidRPr="00410962">
        <w:t xml:space="preserve"> </w:t>
      </w:r>
      <w:r w:rsidR="00F3590E" w:rsidRPr="00410962">
        <w:rPr>
          <w:rStyle w:val="SubtitleChar"/>
          <w:sz w:val="22"/>
        </w:rPr>
        <w:fldChar w:fldCharType="begin" w:fldLock="1"/>
      </w:r>
      <w:r w:rsidR="0049375B" w:rsidRPr="00410962">
        <w:rPr>
          <w:rStyle w:val="SubtitleChar"/>
          <w:sz w:val="22"/>
        </w:rPr>
        <w:instrText>ADDIN CSL_CITATION {"citationItems":[{"id":"ITEM-1","itemData":{"DOI":"10.21427/D72890","abstract":"JavaScript programming language has been in existence for many years already and is one of the most widely known, if not, the most used front-end programming language in web development. However, JavaScript is still evolving and with the emergence of JavaScript Frameworks (JSF), there has been a major change in how developers develop software nowadays. Developers these days often use more than one framework in order to fulfil their job which has given rise to the problem for developers when it comes to choosing the right JavaScript framework to develop software which is partly due to the availability of countless numbers of JavaScript frameworks and libraries. Moreover, the use of JavaScript is getting more important for web development and thus, there has been major considerations done about the performance aspect of the JavaScript programming language. Thus, this work investigates current research regarding the comparison of JavaScript frameworks through the use of computer benchmarks. A benchmark reference application that simulates user events was developed which then incorporated the implementation of an application developed in each of the JavaScript frameworks chosen. In addition, software complexity metrics was introduced and experiments were conducted to measure these metrics. Overall, this research hopes to achieve a level of comparison which can further garner knowledge towards comparing JavaScript frameworks","author":[{"dropping-particle":"","family":"Lawrence","given":"Carl","non-dropping-particle":"","parse-names":false,"suffix":""}],"id":"ITEM-1","issued":{"date-parts":[["2017"]]},"page":"31 - 33","title":"Benchmarking JavaScript Frameworks","type":"article-journal"},"uris":["http://www.mendeley.com/documents/?uuid=04442505-3f95-4242-ba00-1f717f8b653a"]}],"mendeley":{"formattedCitation":"(Lawrence, 2017)","plainTextFormattedCitation":"(Lawrence, 2017)","previouslyFormattedCitation":"(Lawrence, 2017)"},"properties":{"noteIndex":0},"schema":"https://github.com/citation-style-language/schema/raw/master/csl-citation.json"}</w:instrText>
      </w:r>
      <w:r w:rsidR="00F3590E" w:rsidRPr="00410962">
        <w:rPr>
          <w:rStyle w:val="SubtitleChar"/>
          <w:sz w:val="22"/>
        </w:rPr>
        <w:fldChar w:fldCharType="separate"/>
      </w:r>
      <w:r w:rsidR="00F3590E" w:rsidRPr="00410962">
        <w:rPr>
          <w:rStyle w:val="SubtitleChar"/>
          <w:noProof/>
          <w:sz w:val="22"/>
        </w:rPr>
        <w:t>(Lawrence, 2017)</w:t>
      </w:r>
      <w:r w:rsidR="00F3590E" w:rsidRPr="00410962">
        <w:rPr>
          <w:rStyle w:val="SubtitleChar"/>
          <w:sz w:val="22"/>
        </w:rPr>
        <w:fldChar w:fldCharType="end"/>
      </w:r>
      <w:r w:rsidR="0049375B" w:rsidRPr="00410962">
        <w:t xml:space="preserve">. The Similar approach was used by the ERIC MOLIN for his degree project in 2016. He used the same TODOMVC app to examine the various performance parameters. </w:t>
      </w:r>
      <w:r w:rsidR="0049375B" w:rsidRPr="00410962">
        <w:rPr>
          <w:rStyle w:val="SubtitleChar"/>
          <w:sz w:val="22"/>
        </w:rPr>
        <w:fldChar w:fldCharType="begin" w:fldLock="1"/>
      </w:r>
      <w:r w:rsidR="00CE02C2">
        <w:rPr>
          <w:rStyle w:val="SubtitleChar"/>
          <w:sz w:val="22"/>
        </w:rPr>
        <w:instrText>ADDIN CSL_CITATION {"citationItems":[{"id":"ITEM-1","itemData":{"abstract":"This degree project is a scientific study where the focus is to formulate a method of how to compare Single-Page Application (SPA) frameworks written in JavaScript. To solve the problem, an abstraction of SPA frameworks is required. This abstraction is completed using a criteria-based approach. Criteria are collected from literature and interviews with experienced developers. Every criterion is defined and has a set of questions evaluating it. In addition to the abstraction concepts are extracted from other comparative methods, such as performance testing and code comparison. The method is evolved into two separate parts, a theoretical and a practical. Finally, the method is tested on three different frameworks, AngularJS, Angular 2 and React, by implementing a prototype for each framework. From this prototype, code comparison and performance tests are conducted and evaluated. According to the method, AngularJS is suggested to be the best choice. However, the majority of the results from the theoretical part were more or less identical whereas practical part showed more differences. For future reference, this method could be evaluated to other comparative methods or be extended with more criteria and questions. ","author":[{"dropping-particle":"","family":"Molin","given":"Eric","non-dropping-particle":"","parse-names":false,"suffix":""}],"container-title":"Degree Project Computer Science and Engineering","id":"ITEM-1","issued":{"date-parts":[["2016"]]},"title":"Comparison of Single-Page Application Frameworks: A method of how to compare Single-Page Application frameworks written in JavaScript.","type":"article-journal"},"uris":["http://www.mendeley.com/documents/?uuid=06aa78bf-c04c-471b-a477-af07ce52620c"]}],"mendeley":{"formattedCitation":"(Molin, 2016)","plainTextFormattedCitation":"(Molin, 2016)","previouslyFormattedCitation":"(Molin, 2016)"},"properties":{"noteIndex":0},"schema":"https://github.com/citation-style-language/schema/raw/master/csl-citation.json"}</w:instrText>
      </w:r>
      <w:r w:rsidR="0049375B" w:rsidRPr="00410962">
        <w:rPr>
          <w:rStyle w:val="SubtitleChar"/>
          <w:sz w:val="22"/>
        </w:rPr>
        <w:fldChar w:fldCharType="separate"/>
      </w:r>
      <w:r w:rsidR="0049375B" w:rsidRPr="00410962">
        <w:rPr>
          <w:rStyle w:val="SubtitleChar"/>
          <w:noProof/>
          <w:sz w:val="22"/>
        </w:rPr>
        <w:t>(Molin, 2016)</w:t>
      </w:r>
      <w:r w:rsidR="0049375B" w:rsidRPr="00410962">
        <w:rPr>
          <w:rStyle w:val="SubtitleChar"/>
          <w:sz w:val="22"/>
        </w:rPr>
        <w:fldChar w:fldCharType="end"/>
      </w:r>
      <w:r w:rsidR="00C72740" w:rsidRPr="00410962">
        <w:t>.  In 2015 Again same TODOMVC app was used by Hans Findel Davila as a thesis for his master's degree. The frameworks chosen by him are Angular, Backbone, Ember, Marionette and React.</w:t>
      </w:r>
      <w:r w:rsidR="00410962" w:rsidRPr="00410962">
        <w:t xml:space="preserve"> The various task was performed using that application like inserting and deleting items from the TODO list. </w:t>
      </w:r>
      <w:r w:rsidR="00410962" w:rsidRPr="00410962">
        <w:t>Add 1000 tasks to the To</w:t>
      </w:r>
      <w:r w:rsidR="00410962" w:rsidRPr="00410962">
        <w:t>-</w:t>
      </w:r>
      <w:r w:rsidR="00410962" w:rsidRPr="00410962">
        <w:t>Do list</w:t>
      </w:r>
      <w:r w:rsidR="00410962" w:rsidRPr="00410962">
        <w:t xml:space="preserve">, </w:t>
      </w:r>
      <w:r w:rsidR="00410962" w:rsidRPr="00410962">
        <w:t>Delete all the tasks one by one</w:t>
      </w:r>
      <w:r w:rsidR="00410962" w:rsidRPr="00410962">
        <w:t xml:space="preserve">, </w:t>
      </w:r>
      <w:r w:rsidR="00410962" w:rsidRPr="00410962">
        <w:t xml:space="preserve">Incremental </w:t>
      </w:r>
      <w:proofErr w:type="spellStart"/>
      <w:r w:rsidR="00410962" w:rsidRPr="00410962">
        <w:t>behavior</w:t>
      </w:r>
      <w:proofErr w:type="spellEnd"/>
      <w:r w:rsidR="00410962" w:rsidRPr="00410962">
        <w:t xml:space="preserve"> to add 5000 tasks to the list</w:t>
      </w:r>
      <w:r w:rsidR="00410962" w:rsidRPr="00410962">
        <w:t xml:space="preserve"> these are some example of </w:t>
      </w:r>
      <w:r w:rsidR="00510AF0">
        <w:t>the tasks performed to evaluate the performances.</w:t>
      </w:r>
      <w:r w:rsidR="00CE02C2" w:rsidRPr="00CE02C2">
        <w:rPr>
          <w:rStyle w:val="SubtitleChar"/>
          <w:sz w:val="22"/>
        </w:rPr>
        <w:fldChar w:fldCharType="begin" w:fldLock="1"/>
      </w:r>
      <w:r w:rsidR="003F5975">
        <w:rPr>
          <w:rStyle w:val="SubtitleChar"/>
          <w:sz w:val="22"/>
        </w:rPr>
        <w:instrText>ADDIN CSL_CITATION {"citationItems":[{"id":"ITEM-1","itemData":{"author":[{"dropping-particle":"","family":"Davila","given":"Hans Findel","non-dropping-particle":"","parse-names":false,"suffix":""},{"dropping-particle":"","family":"Navon","given":"Jaime","non-dropping-particle":"","parse-names":false,"suffix":""}],"id":"ITEM-1","issued":{"date-parts":[["2015"]]},"title":"Performance of Javascript Frameworks on Web Single Page Applications (Spa)","type":"article-journal"},"uris":["http://www.mendeley.com/documents/?uuid=406f90b0-b87b-45b9-9112-6837d111bcee"]}],"mendeley":{"formattedCitation":"(Davila and Navon, 2015)","plainTextFormattedCitation":"(Davila and Navon, 2015)","previouslyFormattedCitation":"(Davila and Navon, 2015)"},"properties":{"noteIndex":0},"schema":"https://github.com/citation-style-language/schema/raw/master/csl-citation.json"}</w:instrText>
      </w:r>
      <w:r w:rsidR="00CE02C2" w:rsidRPr="00CE02C2">
        <w:rPr>
          <w:rStyle w:val="SubtitleChar"/>
          <w:sz w:val="22"/>
        </w:rPr>
        <w:fldChar w:fldCharType="separate"/>
      </w:r>
      <w:r w:rsidR="00CE02C2" w:rsidRPr="00CE02C2">
        <w:rPr>
          <w:rStyle w:val="SubtitleChar"/>
          <w:noProof/>
          <w:sz w:val="22"/>
        </w:rPr>
        <w:t>(Davila and Navon, 2015)</w:t>
      </w:r>
      <w:r w:rsidR="00CE02C2" w:rsidRPr="00CE02C2">
        <w:rPr>
          <w:rStyle w:val="SubtitleChar"/>
          <w:sz w:val="22"/>
        </w:rPr>
        <w:fldChar w:fldCharType="end"/>
      </w:r>
      <w:r w:rsidR="000F2200">
        <w:rPr>
          <w:rStyle w:val="SubtitleChar"/>
          <w:sz w:val="22"/>
        </w:rPr>
        <w:t>.</w:t>
      </w:r>
    </w:p>
    <w:p w14:paraId="0885E34A" w14:textId="77777777" w:rsidR="00730F24" w:rsidRDefault="00730F24" w:rsidP="00C72740">
      <w:pPr>
        <w:rPr>
          <w:rStyle w:val="SubtitleChar"/>
          <w:sz w:val="22"/>
        </w:rPr>
      </w:pPr>
    </w:p>
    <w:p w14:paraId="02A1B2B2" w14:textId="290A451F" w:rsidR="000F2200" w:rsidRDefault="00B15B44" w:rsidP="00B15B44">
      <w:pPr>
        <w:pStyle w:val="Heading1"/>
      </w:pPr>
      <w:r>
        <w:t>5. METHODOLOGY</w:t>
      </w:r>
    </w:p>
    <w:p w14:paraId="0A0A759E" w14:textId="464FC978" w:rsidR="00C12037" w:rsidRPr="00666108" w:rsidRDefault="00666108" w:rsidP="00C12037">
      <w:pPr>
        <w:rPr>
          <w:b/>
          <w:bCs/>
        </w:rPr>
      </w:pPr>
      <w:r w:rsidRPr="00666108">
        <w:rPr>
          <w:b/>
          <w:bCs/>
        </w:rPr>
        <w:t>5.1 TOOLS</w:t>
      </w:r>
    </w:p>
    <w:p w14:paraId="1AA79C08" w14:textId="058D5C15" w:rsidR="00826C12" w:rsidRDefault="00D36F48" w:rsidP="00C12037">
      <w:r>
        <w:t xml:space="preserve">As mentioned above we are comparing the Different SPA application frameworks with each other as well as with plain </w:t>
      </w:r>
      <w:proofErr w:type="spellStart"/>
      <w:r>
        <w:t>javascript</w:t>
      </w:r>
      <w:proofErr w:type="spellEnd"/>
      <w:r>
        <w:t xml:space="preserve"> we also need some kind of application to perform these specific tasks.</w:t>
      </w:r>
    </w:p>
    <w:p w14:paraId="1B1239A5" w14:textId="7CD5714F" w:rsidR="00D36F48" w:rsidRDefault="00D36F48" w:rsidP="00C12037">
      <w:proofErr w:type="gramStart"/>
      <w:r>
        <w:t>So</w:t>
      </w:r>
      <w:proofErr w:type="gramEnd"/>
      <w:r>
        <w:t xml:space="preserve"> for this purpose, we have chosen to develop a Simple E-commerce cart application where basic CRUD operations will be performed. We won't be choosing a TODOMVC </w:t>
      </w:r>
      <w:r>
        <w:lastRenderedPageBreak/>
        <w:t xml:space="preserve">application because the developers who created it do not give any support now and they have stopped working on 4 years ago. </w:t>
      </w:r>
      <w:proofErr w:type="gramStart"/>
      <w:r>
        <w:t>So</w:t>
      </w:r>
      <w:proofErr w:type="gramEnd"/>
      <w:r>
        <w:t xml:space="preserve"> choosing this app to execute various performance tests won't be a good idea. Hence, the custom tool for executing the performance check will be created.</w:t>
      </w:r>
    </w:p>
    <w:p w14:paraId="2368D30B" w14:textId="6D9C7CFA" w:rsidR="00666108" w:rsidRDefault="00666108" w:rsidP="00C12037">
      <w:r>
        <w:t xml:space="preserve">Also, all the operations will be performed on the Google Chrome browser because it is used most widely throughout the world. </w:t>
      </w:r>
    </w:p>
    <w:p w14:paraId="1997416A" w14:textId="27736CFF" w:rsidR="00666108" w:rsidRPr="00666108" w:rsidRDefault="00666108" w:rsidP="00C12037">
      <w:pPr>
        <w:rPr>
          <w:b/>
          <w:bCs/>
        </w:rPr>
      </w:pPr>
      <w:proofErr w:type="gramStart"/>
      <w:r w:rsidRPr="00666108">
        <w:rPr>
          <w:b/>
          <w:bCs/>
        </w:rPr>
        <w:t>5.2</w:t>
      </w:r>
      <w:r>
        <w:rPr>
          <w:b/>
          <w:bCs/>
        </w:rPr>
        <w:t xml:space="preserve"> </w:t>
      </w:r>
      <w:r w:rsidRPr="00666108">
        <w:rPr>
          <w:b/>
          <w:bCs/>
        </w:rPr>
        <w:t xml:space="preserve"> JAVASCRIPT</w:t>
      </w:r>
      <w:proofErr w:type="gramEnd"/>
      <w:r w:rsidRPr="00666108">
        <w:rPr>
          <w:b/>
          <w:bCs/>
        </w:rPr>
        <w:t xml:space="preserve"> FRAMEWORKS</w:t>
      </w:r>
    </w:p>
    <w:p w14:paraId="5876CC11" w14:textId="7DF0CA8B" w:rsidR="00882F94" w:rsidRDefault="00882F94" w:rsidP="00C12037">
      <w:r>
        <w:t xml:space="preserve">We are choosing the 5 most commonly and widely used JSF for our </w:t>
      </w:r>
      <w:r w:rsidR="00805B9E">
        <w:t>studies</w:t>
      </w:r>
      <w:r>
        <w:t xml:space="preserve"> Angular, React, AngularJS, VUE, &amp; BackboneJS</w:t>
      </w:r>
    </w:p>
    <w:p w14:paraId="0D3C6352" w14:textId="4D7B1E9C" w:rsidR="003F5975" w:rsidRDefault="00093A61" w:rsidP="00C12037">
      <w:r w:rsidRPr="003F5975">
        <w:rPr>
          <w:b/>
          <w:bCs/>
        </w:rPr>
        <w:t>Angular</w:t>
      </w:r>
      <w:r w:rsidR="00D93C6D">
        <w:rPr>
          <w:b/>
          <w:bCs/>
        </w:rPr>
        <w:t>JS</w:t>
      </w:r>
      <w:r>
        <w:t xml:space="preserve"> - </w:t>
      </w:r>
      <w:r w:rsidR="00F75B73" w:rsidRPr="00F75B73">
        <w:t>Angular was created by Google employees Misko Hevery and Adam Abrons in 2008. long ago it had been referenced to as AngularJS and developed in plain JavaScript. This was at a time when the bulk of internet sites where supported the multi-page application approach: When a user clicked on a link, the browser had to retrieve the requested HTML document from the server. counting on the web connection and therefore the responsiveness of the server, it could take a good amount of your time until the user could view the new page. Gradually user devices increased in overall performance so application logic may well be executed within the browser. This led to the approach of Single-Page Applications (SPAs).</w:t>
      </w:r>
    </w:p>
    <w:p w14:paraId="07523233" w14:textId="0E118C62" w:rsidR="00382890" w:rsidRDefault="00805B9E" w:rsidP="00C12037">
      <w:r w:rsidRPr="00805B9E">
        <w:rPr>
          <w:b/>
          <w:bCs/>
        </w:rPr>
        <w:t>React</w:t>
      </w:r>
      <w:r>
        <w:rPr>
          <w:b/>
          <w:bCs/>
        </w:rPr>
        <w:t xml:space="preserve"> – </w:t>
      </w:r>
      <w:r w:rsidRPr="00805B9E">
        <w:t>Facebook has created this library for creating user interfaces for the webpage.</w:t>
      </w:r>
      <w:r>
        <w:t xml:space="preserve"> In 2013 it has been published as an open-source library and since then it has gained a lot of attraction of developers and geeks throughout the world. Some of the popular users of reacting are Instagram and WhatsApp. Often people think of React as a web development framework but is a kind of library used for a variety of scenarios including native applications like (iOS &amp; Android).</w:t>
      </w:r>
    </w:p>
    <w:p w14:paraId="524351E2" w14:textId="08C71AAC" w:rsidR="005B3DE4" w:rsidRDefault="005B3DE4" w:rsidP="005B3DE4">
      <w:r w:rsidRPr="005B3DE4">
        <w:rPr>
          <w:b/>
          <w:bCs/>
        </w:rPr>
        <w:t>VUE</w:t>
      </w:r>
      <w:r>
        <w:t xml:space="preserve"> – Vue is relatively new in this comparison even though it was released two years before the Angular 2 framework. Vue was released in the year 2014 and it is created by the former employee of Google who has worked a lot on AngularJS. Vue is known as the progressive frameworks which can be used to build user interfaces for webpages.</w:t>
      </w:r>
      <w:r w:rsidRPr="005B3DE4">
        <w:rPr>
          <w:rFonts w:ascii="LinLibertineT" w:hAnsi="LinLibertineT" w:cs="LinLibertineT"/>
          <w:color w:val="auto"/>
          <w:sz w:val="24"/>
          <w:szCs w:val="24"/>
        </w:rPr>
        <w:t xml:space="preserve"> </w:t>
      </w:r>
      <w:r w:rsidRPr="005B3DE4">
        <w:t>While it is not strictly associated with the Model-View-</w:t>
      </w:r>
      <w:proofErr w:type="spellStart"/>
      <w:r w:rsidRPr="005B3DE4">
        <w:t>Viewmodel</w:t>
      </w:r>
      <w:proofErr w:type="spellEnd"/>
      <w:r w:rsidRPr="005B3DE4">
        <w:t xml:space="preserve"> (MVVM) pattern, the design principles of Vue were partly inspired by it.</w:t>
      </w:r>
      <w:r w:rsidR="005E19E0">
        <w:t xml:space="preserve"> Scalability is one of the merits of this framework.</w:t>
      </w:r>
    </w:p>
    <w:p w14:paraId="5956F77F" w14:textId="45AE6B80" w:rsidR="002323A1" w:rsidRDefault="002323A1" w:rsidP="005B3DE4">
      <w:r w:rsidRPr="002323A1">
        <w:rPr>
          <w:b/>
          <w:bCs/>
        </w:rPr>
        <w:t>BackboneJS</w:t>
      </w:r>
      <w:r>
        <w:t xml:space="preserve"> </w:t>
      </w:r>
      <w:proofErr w:type="gramStart"/>
      <w:r>
        <w:t xml:space="preserve">-  </w:t>
      </w:r>
      <w:r w:rsidR="0033664A">
        <w:t>As</w:t>
      </w:r>
      <w:proofErr w:type="gramEnd"/>
      <w:r w:rsidR="0033664A">
        <w:t xml:space="preserve"> mentioned in the official online documentation of BackboneJS, it is a JavaScript library </w:t>
      </w:r>
      <w:r w:rsidR="00FA4D1B">
        <w:t>that</w:t>
      </w:r>
      <w:r w:rsidR="0033664A">
        <w:t xml:space="preserve"> provides a structure for web application and it supports the MVP – Model View Present architecture. </w:t>
      </w:r>
      <w:r w:rsidR="0033664A">
        <w:t>Backbone makes use of models with key-value bindings and custom events.</w:t>
      </w:r>
      <w:r w:rsidR="00FA4D1B">
        <w:t xml:space="preserve"> </w:t>
      </w:r>
      <w:r w:rsidR="00FA4D1B" w:rsidRPr="00FA4D1B">
        <w:t>Models can either be created, validated, destroyed</w:t>
      </w:r>
      <w:r w:rsidR="00FA4D1B">
        <w:t>,</w:t>
      </w:r>
      <w:r w:rsidR="00FA4D1B" w:rsidRPr="00FA4D1B">
        <w:t xml:space="preserve"> or saved to the server. Whenever a UI action causes an attribute of a model to change, the model triggers a “change” event. In other words, models manage an internal table of data attributes and triggers these change events when a piece of data within it is changed (see Figure 3). Collections help to handle a group of related models by </w:t>
      </w:r>
      <w:r w:rsidR="00FA4D1B" w:rsidRPr="00FA4D1B">
        <w:lastRenderedPageBreak/>
        <w:t>providing helper functions to perform aggregations or computations against a list of models.</w:t>
      </w:r>
    </w:p>
    <w:p w14:paraId="4F5EE025" w14:textId="3F52AD17" w:rsidR="00666108" w:rsidRDefault="005F29AE" w:rsidP="005B3DE4">
      <w:r>
        <w:t xml:space="preserve">PARAMETERS TO BE MEASURED – </w:t>
      </w:r>
    </w:p>
    <w:p w14:paraId="1D4944B7" w14:textId="77777777" w:rsidR="005F29AE" w:rsidRDefault="005F29AE" w:rsidP="005B3DE4"/>
    <w:p w14:paraId="2AA4B5AE" w14:textId="77777777" w:rsidR="00666108" w:rsidRPr="005B3DE4" w:rsidRDefault="00666108" w:rsidP="005B3DE4">
      <w:pPr>
        <w:rPr>
          <w:rFonts w:ascii="LinLibertineT" w:hAnsi="LinLibertineT" w:cs="LinLibertineT"/>
          <w:color w:val="auto"/>
          <w:sz w:val="24"/>
          <w:szCs w:val="24"/>
        </w:rPr>
      </w:pPr>
    </w:p>
    <w:sectPr w:rsidR="00666108" w:rsidRPr="005B3DE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altName w:val="Times New Roman PS"/>
    <w:panose1 w:val="02020603050405020304"/>
    <w:charset w:val="00"/>
    <w:family w:val="roman"/>
    <w:pitch w:val="variable"/>
    <w:sig w:usb0="E0002EFF" w:usb1="C000785B" w:usb2="00000009" w:usb3="00000000" w:csb0="000001FF" w:csb1="00000000"/>
  </w:font>
  <w:font w:name="Calibri">
    <w:altName w:val="Calibri"/>
    <w:panose1 w:val="020F0502020204030204"/>
    <w:charset w:val="00"/>
    <w:family w:val="swiss"/>
    <w:pitch w:val="variable"/>
    <w:sig w:usb0="E4002EFF" w:usb1="C000247B" w:usb2="00000009" w:usb3="00000000" w:csb0="000001FF" w:csb1="00000000"/>
  </w:font>
  <w:font w:name="LinLibertine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235562C"/>
    <w:multiLevelType w:val="hybridMultilevel"/>
    <w:tmpl w:val="4BD0EE5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I0NzMzN7OwMDM0NTJR0lEKTi0uzszPAykwrAUAFp1k9iwAAAA="/>
  </w:docVars>
  <w:rsids>
    <w:rsidRoot w:val="00C83A08"/>
    <w:rsid w:val="000120E2"/>
    <w:rsid w:val="00093A61"/>
    <w:rsid w:val="0009576F"/>
    <w:rsid w:val="000D5B69"/>
    <w:rsid w:val="000F2200"/>
    <w:rsid w:val="00123183"/>
    <w:rsid w:val="002056B6"/>
    <w:rsid w:val="00206A58"/>
    <w:rsid w:val="002323A1"/>
    <w:rsid w:val="002326DF"/>
    <w:rsid w:val="00271E4A"/>
    <w:rsid w:val="002F6B5D"/>
    <w:rsid w:val="002F6EE7"/>
    <w:rsid w:val="00306F53"/>
    <w:rsid w:val="003244C3"/>
    <w:rsid w:val="00325B47"/>
    <w:rsid w:val="0033664A"/>
    <w:rsid w:val="00382890"/>
    <w:rsid w:val="003F5975"/>
    <w:rsid w:val="00410962"/>
    <w:rsid w:val="004839C7"/>
    <w:rsid w:val="00493650"/>
    <w:rsid w:val="0049375B"/>
    <w:rsid w:val="004A4986"/>
    <w:rsid w:val="004E3612"/>
    <w:rsid w:val="004E5A44"/>
    <w:rsid w:val="00502511"/>
    <w:rsid w:val="00510AF0"/>
    <w:rsid w:val="005B3DE4"/>
    <w:rsid w:val="005E19E0"/>
    <w:rsid w:val="005F29AE"/>
    <w:rsid w:val="005F69F8"/>
    <w:rsid w:val="006200B9"/>
    <w:rsid w:val="006251AF"/>
    <w:rsid w:val="00644299"/>
    <w:rsid w:val="00661CB0"/>
    <w:rsid w:val="00666108"/>
    <w:rsid w:val="00666AA6"/>
    <w:rsid w:val="006818C5"/>
    <w:rsid w:val="006865BE"/>
    <w:rsid w:val="006D1DCE"/>
    <w:rsid w:val="00720987"/>
    <w:rsid w:val="00730F24"/>
    <w:rsid w:val="00773FF3"/>
    <w:rsid w:val="00782F75"/>
    <w:rsid w:val="007B5770"/>
    <w:rsid w:val="007C2092"/>
    <w:rsid w:val="007C40FA"/>
    <w:rsid w:val="007C5A4C"/>
    <w:rsid w:val="00805B9E"/>
    <w:rsid w:val="008218B3"/>
    <w:rsid w:val="00826C12"/>
    <w:rsid w:val="00826F73"/>
    <w:rsid w:val="00882F94"/>
    <w:rsid w:val="008C568F"/>
    <w:rsid w:val="008F6246"/>
    <w:rsid w:val="009108D5"/>
    <w:rsid w:val="00914FAB"/>
    <w:rsid w:val="0092083C"/>
    <w:rsid w:val="00961DF0"/>
    <w:rsid w:val="009F3C07"/>
    <w:rsid w:val="00A53078"/>
    <w:rsid w:val="00AB77BA"/>
    <w:rsid w:val="00AC4802"/>
    <w:rsid w:val="00AC4909"/>
    <w:rsid w:val="00B15B44"/>
    <w:rsid w:val="00B26682"/>
    <w:rsid w:val="00BE2794"/>
    <w:rsid w:val="00C12037"/>
    <w:rsid w:val="00C573AD"/>
    <w:rsid w:val="00C72740"/>
    <w:rsid w:val="00C83A08"/>
    <w:rsid w:val="00C94F6A"/>
    <w:rsid w:val="00CB5804"/>
    <w:rsid w:val="00CD6FEA"/>
    <w:rsid w:val="00CE02C2"/>
    <w:rsid w:val="00D36F48"/>
    <w:rsid w:val="00D93C6D"/>
    <w:rsid w:val="00DA51AC"/>
    <w:rsid w:val="00DB5366"/>
    <w:rsid w:val="00E017F7"/>
    <w:rsid w:val="00E0219A"/>
    <w:rsid w:val="00E12425"/>
    <w:rsid w:val="00E41E49"/>
    <w:rsid w:val="00E74426"/>
    <w:rsid w:val="00E74A02"/>
    <w:rsid w:val="00E9485F"/>
    <w:rsid w:val="00ED7CF0"/>
    <w:rsid w:val="00F126DD"/>
    <w:rsid w:val="00F3590E"/>
    <w:rsid w:val="00F422F1"/>
    <w:rsid w:val="00F74C98"/>
    <w:rsid w:val="00F75B73"/>
    <w:rsid w:val="00F96D33"/>
    <w:rsid w:val="00FA2675"/>
    <w:rsid w:val="00FA4D04"/>
    <w:rsid w:val="00FA4D1B"/>
    <w:rsid w:val="00FC3742"/>
    <w:rsid w:val="00FD07CD"/>
    <w:rsid w:val="00FD1BF1"/>
    <w:rsid w:val="00FF034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B299C9"/>
  <w15:chartTrackingRefBased/>
  <w15:docId w15:val="{D61F5319-5352-47FE-AB7E-382368AD71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06A58"/>
    <w:pPr>
      <w:jc w:val="both"/>
    </w:pPr>
    <w:rPr>
      <w:rFonts w:ascii="Times New Roman" w:hAnsi="Times New Roman"/>
      <w:color w:val="000000" w:themeColor="text1"/>
      <w:sz w:val="26"/>
    </w:rPr>
  </w:style>
  <w:style w:type="paragraph" w:styleId="Heading1">
    <w:name w:val="heading 1"/>
    <w:basedOn w:val="Normal"/>
    <w:next w:val="Normal"/>
    <w:link w:val="Heading1Char"/>
    <w:uiPriority w:val="9"/>
    <w:qFormat/>
    <w:rsid w:val="00FA2675"/>
    <w:pPr>
      <w:keepNext/>
      <w:keepLines/>
      <w:spacing w:before="240" w:after="0"/>
      <w:jc w:val="center"/>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E9485F"/>
    <w:pPr>
      <w:keepNext/>
      <w:keepLines/>
      <w:spacing w:before="40" w:after="0"/>
      <w:jc w:val="left"/>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A2675"/>
    <w:rPr>
      <w:rFonts w:ascii="Times New Roman" w:eastAsiaTheme="majorEastAsia" w:hAnsi="Times New Roman" w:cstheme="majorBidi"/>
      <w:b/>
      <w:color w:val="000000" w:themeColor="text1"/>
      <w:sz w:val="32"/>
      <w:szCs w:val="32"/>
    </w:rPr>
  </w:style>
  <w:style w:type="paragraph" w:styleId="Subtitle">
    <w:name w:val="Subtitle"/>
    <w:aliases w:val="REFERENCING"/>
    <w:basedOn w:val="Normal"/>
    <w:next w:val="Normal"/>
    <w:link w:val="SubtitleChar"/>
    <w:uiPriority w:val="11"/>
    <w:qFormat/>
    <w:rsid w:val="006D1DCE"/>
    <w:pPr>
      <w:numPr>
        <w:ilvl w:val="1"/>
      </w:numPr>
    </w:pPr>
    <w:rPr>
      <w:rFonts w:eastAsiaTheme="minorEastAsia"/>
      <w:i/>
      <w:spacing w:val="15"/>
      <w:sz w:val="22"/>
    </w:rPr>
  </w:style>
  <w:style w:type="character" w:customStyle="1" w:styleId="SubtitleChar">
    <w:name w:val="Subtitle Char"/>
    <w:aliases w:val="REFERENCING Char"/>
    <w:basedOn w:val="DefaultParagraphFont"/>
    <w:link w:val="Subtitle"/>
    <w:uiPriority w:val="11"/>
    <w:rsid w:val="006D1DCE"/>
    <w:rPr>
      <w:rFonts w:ascii="Times New Roman" w:eastAsiaTheme="minorEastAsia" w:hAnsi="Times New Roman"/>
      <w:i/>
      <w:color w:val="000000" w:themeColor="text1"/>
      <w:spacing w:val="15"/>
    </w:rPr>
  </w:style>
  <w:style w:type="character" w:customStyle="1" w:styleId="Heading2Char">
    <w:name w:val="Heading 2 Char"/>
    <w:basedOn w:val="DefaultParagraphFont"/>
    <w:link w:val="Heading2"/>
    <w:uiPriority w:val="9"/>
    <w:rsid w:val="00E9485F"/>
    <w:rPr>
      <w:rFonts w:ascii="Times New Roman" w:eastAsiaTheme="majorEastAsia" w:hAnsi="Times New Roman" w:cstheme="majorBidi"/>
      <w:b/>
      <w:color w:val="000000" w:themeColor="text1"/>
      <w:sz w:val="26"/>
      <w:szCs w:val="26"/>
    </w:rPr>
  </w:style>
  <w:style w:type="paragraph" w:styleId="ListParagraph">
    <w:name w:val="List Paragraph"/>
    <w:basedOn w:val="Normal"/>
    <w:uiPriority w:val="34"/>
    <w:qFormat/>
    <w:rsid w:val="007B577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21A80CB-C6A1-4284-84F4-D800EB9063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8</TotalTime>
  <Pages>5</Pages>
  <Words>4101</Words>
  <Characters>23380</Characters>
  <Application>Microsoft Office Word</Application>
  <DocSecurity>0</DocSecurity>
  <Lines>194</Lines>
  <Paragraphs>54</Paragraphs>
  <ScaleCrop>false</ScaleCrop>
  <Company/>
  <LinksUpToDate>false</LinksUpToDate>
  <CharactersWithSpaces>274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urabh</dc:creator>
  <cp:keywords/>
  <dc:description/>
  <cp:lastModifiedBy>Saurabh</cp:lastModifiedBy>
  <cp:revision>140</cp:revision>
  <dcterms:created xsi:type="dcterms:W3CDTF">2020-05-03T10:51:00Z</dcterms:created>
  <dcterms:modified xsi:type="dcterms:W3CDTF">2020-05-04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d1c48ef9-29e0-3519-99bf-5f2b0fa09bb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